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Default="00D305C0" w:rsidP="00FD747B">
      <w:pPr>
        <w:pStyle w:val="Heading1"/>
      </w:pPr>
      <w:r>
        <w:t>The Impact of Trade Union Dynamics on Income Inequality Trends in European Union Countries</w:t>
      </w:r>
    </w:p>
    <w:p w14:paraId="2FF39FC5" w14:textId="77777777" w:rsidR="00190178" w:rsidRPr="00190178" w:rsidRDefault="00190178" w:rsidP="00190178">
      <w:pPr>
        <w:rPr>
          <w:lang w:eastAsia="en-US"/>
        </w:rPr>
      </w:pPr>
    </w:p>
    <w:p w14:paraId="602E3C7F" w14:textId="3B419BF4" w:rsidR="00BC3DC1" w:rsidRDefault="00BC3DC1" w:rsidP="00FD747B">
      <w:pPr>
        <w:pStyle w:val="Heading2"/>
      </w:pPr>
      <w:r>
        <w:t>Introduction</w:t>
      </w:r>
    </w:p>
    <w:p w14:paraId="63684176" w14:textId="7686D9B8" w:rsidR="008704E2" w:rsidRDefault="00BC3DC1" w:rsidP="00FD747B">
      <w:r>
        <w:t xml:space="preserve">In the evolving landscape of the global economy, the nexus between </w:t>
      </w:r>
      <w:r w:rsidR="00082EAC">
        <w:t>labour</w:t>
      </w:r>
      <w:r>
        <w:t xml:space="preserve"> practices and economic inequality has increasingly come under scrutiny</w:t>
      </w:r>
      <w:r w:rsidR="008704E2">
        <w:t xml:space="preserve"> </w:t>
      </w:r>
      <w:r w:rsidR="008704E2">
        <w:fldChar w:fldCharType="begin"/>
      </w:r>
      <w:r w:rsidR="00826913">
        <w:instrText xml:space="preserve"> ADDIN ZOTERO_ITEM CSL_CITATION {"citationID":"oBm6oOo0","properties":{"formattedCitation":"(ILO, n.d.)","plainCitation":"(ILO, n.d.)","noteIndex":0},"citationItems":[{"id":220,"uris":["http://zotero.org/users/11278442/items/LAM86D2Q"],"itemData":{"id":220,"type":"webpage","language":"en","license":"Copyright and permissions © 1996-2024 International Labour Organization - /global/copyright/lang--en/index.htm","title":"International Labour Standards on Collective bargaining","URL":"https://www.ilo.org/global/standards/subjects-covered-by-international-labour-standards/collective-bargaining/lang--en/index.htm","author":[{"literal":"ILO"}],"accessed":{"date-parts":[["2024",4,2]]}}}],"schema":"https://github.com/citation-style-language/schema/raw/master/csl-citation.json"} </w:instrText>
      </w:r>
      <w:r w:rsidR="008704E2">
        <w:fldChar w:fldCharType="separate"/>
      </w:r>
      <w:r w:rsidR="00826913">
        <w:rPr>
          <w:lang w:val="en-GB"/>
        </w:rPr>
        <w:t>(ILO, n.d.)</w:t>
      </w:r>
      <w:r w:rsidR="008704E2">
        <w:fldChar w:fldCharType="end"/>
      </w:r>
      <w:r>
        <w:t xml:space="preserve">. Among the various mechanisms influencing the dynamics of </w:t>
      </w:r>
      <w:r w:rsidR="00082EAC">
        <w:t>labour</w:t>
      </w:r>
      <w:r>
        <w:t xml:space="preserve"> markets, collective bargaining stands out as a critical lever in shaping equitable employment conditions and wage distribution</w:t>
      </w:r>
      <w:r w:rsidR="002354DF">
        <w:t xml:space="preserve"> </w:t>
      </w:r>
      <w:r w:rsidR="002354DF">
        <w:fldChar w:fldCharType="begin"/>
      </w:r>
      <w:r w:rsidR="002354DF">
        <w:instrText xml:space="preserve"> ADDIN ZOTERO_ITEM CSL_CITATION {"citationID":"m5NAMhHI","properties":{"formattedCitation":"(ILO, n.d.)","plainCitation":"(ILO, n.d.)","noteIndex":0},"citationItems":[{"id":220,"uris":["http://zotero.org/users/11278442/items/LAM86D2Q"],"itemData":{"id":220,"type":"webpage","language":"en","license":"Copyright and permissions © 1996-2024 International Labour Organization - /global/copyright/lang--en/index.htm","title":"International Labour Standards on Collective bargaining","URL":"https://www.ilo.org/global/standards/subjects-covered-by-international-labour-standards/collective-bargaining/lang--en/index.htm","author":[{"literal":"ILO"}],"accessed":{"date-parts":[["2024",4,2]]}}}],"schema":"https://github.com/citation-style-language/schema/raw/master/csl-citation.json"} </w:instrText>
      </w:r>
      <w:r w:rsidR="002354DF">
        <w:fldChar w:fldCharType="separate"/>
      </w:r>
      <w:r w:rsidR="002354DF">
        <w:rPr>
          <w:noProof/>
        </w:rPr>
        <w:t>(ILO, n.d.)</w:t>
      </w:r>
      <w:r w:rsidR="002354DF">
        <w:fldChar w:fldCharType="end"/>
      </w:r>
      <w:r>
        <w:t xml:space="preserve">. This paper </w:t>
      </w:r>
      <w:r w:rsidR="008704E2">
        <w:t xml:space="preserve">is intended to shed light </w:t>
      </w:r>
      <w:r w:rsidR="00082EAC">
        <w:t>on</w:t>
      </w:r>
      <w:r w:rsidR="008704E2">
        <w:t xml:space="preserve"> </w:t>
      </w:r>
      <w:r>
        <w:t xml:space="preserve">the intricate relationship between </w:t>
      </w:r>
      <w:r w:rsidR="002354DF">
        <w:t>trade union</w:t>
      </w:r>
      <w:r>
        <w:t xml:space="preserve"> coverage and inequality, offering a comprehensive exploration beyond mere statistical correlations to understand the underlying mechanisms, societal impacts, and policy implications.</w:t>
      </w:r>
      <w:r w:rsidR="008704E2">
        <w:t xml:space="preserve"> </w:t>
      </w:r>
    </w:p>
    <w:p w14:paraId="61FDE2B9" w14:textId="77777777" w:rsidR="0052667B" w:rsidRDefault="00BC3DC1" w:rsidP="00FD747B">
      <w:r>
        <w:t xml:space="preserve">Collective bargaining, a process of negotiation between employers and a group of employees aimed at agreements to regulate working salaries, working conditions, benefits, and other aspects of workers' compensation and rights, has been heralded as a potential equalizer in the </w:t>
      </w:r>
      <w:r w:rsidR="00082EAC">
        <w:t>labour</w:t>
      </w:r>
      <w:r>
        <w:t xml:space="preserve"> market. By empowering workers to negotiate en masse, it is theorized that collective bargaining can lead to more equitable distributions of income, enhance job security, and improve working conditions, thereby addressing some of the root causes of economic inequality</w:t>
      </w:r>
      <w:r w:rsidR="008704E2">
        <w:t xml:space="preserve"> </w:t>
      </w:r>
      <w:r w:rsidR="008704E2">
        <w:fldChar w:fldCharType="begin"/>
      </w:r>
      <w:r w:rsidR="008704E2">
        <w:instrText xml:space="preserve"> ADDIN ZOTERO_ITEM CSL_CITATION {"citationID":"wl3T4f5u","properties":{"formattedCitation":"(Schmidt and Strauss 1976)","plainCitation":"(Schmidt and Strauss 1976)","noteIndex":0},"citationItems":[{"id":203,"uris":["http://zotero.org/users/11278442/items/EUGXZPZX"],"itemData":{"id":203,"type":"article-journal","container-title":"International Economic Review","DOI":"10.2307/2526075","ISSN":"0020-6598","issue":"1","note":"publisher: [Economics Department of the University of Pennsylvania, Wiley, Institute of Social and Economic Research, Osaka University]","page":"204-212","source":"JSTOR","title":"The Effect of Unions on Earnings and Earnings on Unions: A Mixed Logit Approach","title-short":"The Effect of Unions on Earnings and Earnings on Unions","volume":"17","author":[{"family":"Schmidt","given":"Peter"},{"family":"Strauss","given":"Robert P."}],"issued":{"date-parts":[["1976"]]}}}],"schema":"https://github.com/citation-style-language/schema/raw/master/csl-citation.json"} </w:instrText>
      </w:r>
      <w:r w:rsidR="008704E2">
        <w:fldChar w:fldCharType="separate"/>
      </w:r>
      <w:r w:rsidR="008704E2">
        <w:rPr>
          <w:noProof/>
        </w:rPr>
        <w:t>(Schmidt and Strauss 1976)</w:t>
      </w:r>
      <w:r w:rsidR="008704E2">
        <w:fldChar w:fldCharType="end"/>
      </w:r>
      <w:r>
        <w:t>.</w:t>
      </w:r>
      <w:r w:rsidR="00CF20AB">
        <w:t xml:space="preserve"> </w:t>
      </w:r>
      <w:r>
        <w:t xml:space="preserve">However, the effectiveness and impact of collective bargaining are contingent upon various factors including the legal and regulatory framework, the strength and representativeness of </w:t>
      </w:r>
      <w:r w:rsidR="00082EAC">
        <w:t>labour</w:t>
      </w:r>
      <w:r>
        <w:t xml:space="preserve"> unions, the economic context, and the adaptability of these institutions to changing </w:t>
      </w:r>
      <w:r w:rsidR="00082EAC">
        <w:t>labour</w:t>
      </w:r>
      <w:r>
        <w:t xml:space="preserve"> market conditions. As such, this paper aims to unpack the complex relationship between collective bargaining coverage and its effectiveness in mitigating inequality. </w:t>
      </w:r>
      <w:r w:rsidR="0052667B" w:rsidRPr="0052667B">
        <w:t>By examining empirical evidence, case studies, and theoretical frameworks, insight will be provided into the conditions under which collective bargaining most effectively reduces inequality and the challenges and opportunities it presents in the contemporary economic landscape.</w:t>
      </w:r>
      <w:r w:rsidR="0052667B">
        <w:t xml:space="preserve"> </w:t>
      </w:r>
      <w:r w:rsidR="0052667B" w:rsidRPr="0052667B">
        <w:t>In doing so, a contribution is made to the academic discourse on labour economics and social justice, while also offering valuable insights for policymakers, labour organizations, and employers on fostering more inclusive economic growth through enhanced collective bargaining mechanisms.</w:t>
      </w:r>
      <w:r w:rsidR="0052667B">
        <w:t xml:space="preserve"> </w:t>
      </w:r>
      <w:r w:rsidR="00CF20AB" w:rsidRPr="00CF20AB">
        <w:t xml:space="preserve">This project delves into the significant role Trade Unions and Collective Bargaining Coverage have played in addressing Income Inequality across various EU countries over the past two decades. Focusing on Austria, Belgium, Czechia, Denmark, Estonia, Finland, France, Germany, Greece, Hungary, Iceland, Ireland, Italy, Latvia, Lithuania, Luxembourg, Netherlands, Norway, Poland, Portugal, Slovak Republic, Slovenia, Spain, Sweden, Switzerland, and the United Kingdom, it aims to closely examine the relationship between two key variables: the Coverage and Density </w:t>
      </w:r>
      <w:r w:rsidR="00082EAC">
        <w:t>of labour</w:t>
      </w:r>
      <w:r w:rsidR="00CF20AB" w:rsidRPr="00CF20AB">
        <w:t xml:space="preserve"> unions. Collective Bargaining Coverage, as defined by the ILO, refers to the extent to which workers’ wages and employment conditions are governed by collective agreements. Meanwhile, Trade Union Density measures the proportion of employees affiliated with a union relative to the total workforce, with net density considering only those actively employed. </w:t>
      </w:r>
    </w:p>
    <w:p w14:paraId="2055D7F7" w14:textId="77611209" w:rsidR="00426B33" w:rsidRDefault="00CF20AB" w:rsidP="00FD747B">
      <w:r w:rsidRPr="00CF20AB">
        <w:t>The backdrop to this study is the observed decline in union membership since the early 19</w:t>
      </w:r>
      <w:r w:rsidR="00A374CB">
        <w:t>9</w:t>
      </w:r>
      <w:r w:rsidRPr="00CF20AB">
        <w:t xml:space="preserve">0s across many EU member states, attributed largely to the rise of non-standard employment forms and a </w:t>
      </w:r>
      <w:r w:rsidR="00082EAC">
        <w:t>shifting labour</w:t>
      </w:r>
      <w:r w:rsidRPr="00CF20AB">
        <w:t xml:space="preserve"> market landscape</w:t>
      </w:r>
      <w:r w:rsidR="00A43213">
        <w:t xml:space="preserve"> </w:t>
      </w:r>
      <w:r w:rsidR="00A43213">
        <w:fldChar w:fldCharType="begin"/>
      </w:r>
      <w:r w:rsidR="00A43213">
        <w:instrText xml:space="preserve"> ADDIN ZOTERO_ITEM CSL_CITATION {"citationID":"r3iAk89c","properties":{"formattedCitation":"(Hasell and Roser 2024)","plainCitation":"(Hasell and Roser 2024)","noteIndex":0},"citationItems":[{"id":213,"uris":["http://zotero.org/users/11278442/items/SBVACYPK"],"itemData":{"id":213,"type":"article-journal","abstract":"While the steep rise of inequality in the United States is well-known, long-run data on the incomes of the richest shows countries have followed a variety of trajectories.","container-title":"Our World in Data","journalAbbreviation":"Our World in Data","source":"ourworldindata.org","title":"How has income inequality within countries evolved over the past century?","URL":"https://ourworldindata.org/how-has-income-inequality-within-countries-evolved-over-the-past-century","author":[{"family":"Hasell","given":"Joe"},{"family":"Roser","given":"Max"}],"accessed":{"date-parts":[["2024",4,2]]},"issued":{"date-parts":[["2024",2,2]]}}}],"schema":"https://github.com/citation-style-language/schema/raw/master/csl-citation.json"} </w:instrText>
      </w:r>
      <w:r w:rsidR="00A43213">
        <w:fldChar w:fldCharType="separate"/>
      </w:r>
      <w:r w:rsidR="00A43213">
        <w:rPr>
          <w:noProof/>
        </w:rPr>
        <w:t>(Hasell and Roser 2024)</w:t>
      </w:r>
      <w:r w:rsidR="00A43213">
        <w:fldChar w:fldCharType="end"/>
      </w:r>
      <w:r w:rsidRPr="00CF20AB">
        <w:t xml:space="preserve">. Despite these trends, </w:t>
      </w:r>
      <w:r w:rsidRPr="00CF20AB">
        <w:lastRenderedPageBreak/>
        <w:t xml:space="preserve">the persistence of union density rates suggests a nuanced interplay with </w:t>
      </w:r>
      <w:r w:rsidR="00082EAC">
        <w:t>broader labour</w:t>
      </w:r>
      <w:r w:rsidRPr="00CF20AB">
        <w:t xml:space="preserve"> market dynamics. Crucially, empirical evidence and economic theory suggest that collective bargaining plays a pivotal role in reducing income disparities, with increased coverage rates linked to narrower wage gaps</w:t>
      </w:r>
      <w:r w:rsidR="00A43213">
        <w:t xml:space="preserve"> </w:t>
      </w:r>
      <w:r w:rsidR="00A43213">
        <w:fldChar w:fldCharType="begin"/>
      </w:r>
      <w:r w:rsidR="00A43213">
        <w:instrText xml:space="preserve"> ADDIN ZOTERO_ITEM CSL_CITATION {"citationID":"5NhvanKF","properties":{"formattedCitation":"(Jelle Visser 2017)","plainCitation":"(Jelle Visser 2017)","noteIndex":0},"citationItems":[{"id":216,"uris":["http://zotero.org/users/11278442/items/TPP2I95R"],"itemData":{"id":216,"type":"webpage","abstract":"Collective bargaining over wages and other working conditions between unions and employers is a key labour market\ninstitution in democratic societies. The coverage and impact of this institution varies over time and across countries.\n\nThis policy brief examines differences in collective bargaining coverage for 75 countries.","genre":"Fact sheet","language":"en","license":"Copyright and permissions © 1996-2024 International Labour Organization - /global/copyright/lang--en/index.htm","title":"Trends in collective bargaining coverage: stability, erosion or decline?","title-short":"Trends in collective bargaining coverage","URL":"http://www.ilo.org/global/topics/collective-bargaining-labour-relations/publications/WCMS_409422/lang--en/index.htm","author":[{"family":"Jelle Visser","given":"Susan Hayter &amp; Rosina Gammarano"}],"accessed":{"date-parts":[["2024",4,2]]},"issued":{"date-parts":[["2017",11,1]]}}}],"schema":"https://github.com/citation-style-language/schema/raw/master/csl-citation.json"} </w:instrText>
      </w:r>
      <w:r w:rsidR="00A43213">
        <w:fldChar w:fldCharType="separate"/>
      </w:r>
      <w:r w:rsidR="00A43213">
        <w:rPr>
          <w:noProof/>
        </w:rPr>
        <w:t>(Jelle Visser 2017)</w:t>
      </w:r>
      <w:r w:rsidR="00A43213">
        <w:fldChar w:fldCharType="end"/>
      </w:r>
      <w:r w:rsidRPr="00CF20AB">
        <w:t>. Countrie</w:t>
      </w:r>
      <w:r w:rsidR="00082EAC">
        <w:t>practising</w:t>
      </w:r>
      <w:r w:rsidRPr="00CF20AB">
        <w:t xml:space="preserve">ng more centralized bargaining, particularly through multi-employer negotiations, tend to </w:t>
      </w:r>
      <w:r w:rsidR="00082EAC">
        <w:t>show fewer</w:t>
      </w:r>
      <w:r w:rsidRPr="00CF20AB">
        <w:t xml:space="preserve"> earnings inequality, highlighting the potential of collective bargaining mechanisms to foster more equitable economic outcomes.</w:t>
      </w:r>
    </w:p>
    <w:p w14:paraId="7CA638D7" w14:textId="77777777" w:rsidR="0052667B" w:rsidRDefault="0052667B" w:rsidP="00FD747B"/>
    <w:p w14:paraId="0BC49A13" w14:textId="77777777" w:rsidR="0052667B" w:rsidRDefault="0052667B" w:rsidP="00FD747B"/>
    <w:p w14:paraId="6FC0403E" w14:textId="12E3B920" w:rsidR="00426B33" w:rsidRDefault="006210BE" w:rsidP="00FD747B">
      <w:r>
        <w:rPr>
          <w:noProof/>
        </w:rPr>
        <w:drawing>
          <wp:inline distT="0" distB="0" distL="0" distR="0" wp14:anchorId="3F67AD94" wp14:editId="31580A3F">
            <wp:extent cx="7095349" cy="5839553"/>
            <wp:effectExtent l="18098" t="7302" r="9842" b="9843"/>
            <wp:docPr id="10487643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6438" name="Picture 1" descr="A graph of different colored line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rot="5400000">
                      <a:off x="0" y="0"/>
                      <a:ext cx="7214479" cy="5937599"/>
                    </a:xfrm>
                    <a:prstGeom prst="rect">
                      <a:avLst/>
                    </a:prstGeom>
                    <a:ln>
                      <a:solidFill>
                        <a:schemeClr val="tx1"/>
                      </a:solidFill>
                    </a:ln>
                  </pic:spPr>
                </pic:pic>
              </a:graphicData>
            </a:graphic>
          </wp:inline>
        </w:drawing>
      </w:r>
    </w:p>
    <w:p w14:paraId="1200C92F" w14:textId="5F1B350C" w:rsidR="00D620F3" w:rsidRDefault="00CF20AB" w:rsidP="00FD747B">
      <w:pPr>
        <w:pStyle w:val="Heading2"/>
        <w:rPr>
          <w:lang w:eastAsia="en-GB"/>
        </w:rPr>
      </w:pPr>
      <w:r w:rsidRPr="00CF20AB">
        <w:rPr>
          <w:rFonts w:ascii="Arial" w:eastAsia="Times New Roman" w:hAnsi="Arial" w:cs="Arial"/>
          <w:vanish/>
          <w:sz w:val="16"/>
          <w:szCs w:val="16"/>
          <w:lang w:eastAsia="en-GB"/>
        </w:rPr>
        <w:lastRenderedPageBreak/>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4332B829" w14:textId="03A0D9F8" w:rsidR="00D620F3" w:rsidRDefault="00D620F3" w:rsidP="00FD747B">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3B70A53" w:rsidR="00D620F3" w:rsidRDefault="00D620F3" w:rsidP="00FD747B">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7C0842">
        <w:instrText xml:space="preserve"> ADDIN ZOTERO_ITEM CSL_CITATION {"citationID":"YbVjXjj0","properties":{"formattedCitation":"(Angell 1974)","plainCitation":"(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 Special Report No. 1","URL":"https://eric.ed.gov/?id=ED097821","author":[{"family":"Angell","given":"George W."}],"accessed":{"date-parts":[["2024",4,2]]},"issued":{"date-parts":[["1974",10]]}}}],"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Moreover, union contracts often prioritize health and safety, leading to workplaces that are significantly safer for employees. 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E352BD" w14:textId="5A9347A9" w:rsidR="00190178" w:rsidRDefault="00D620F3" w:rsidP="00FD747B">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1F52244F" w14:textId="77777777" w:rsidR="00190178" w:rsidRDefault="00190178" w:rsidP="00FD747B"/>
    <w:p w14:paraId="56164846" w14:textId="77777777" w:rsidR="00190178" w:rsidRDefault="00190178" w:rsidP="00FD747B"/>
    <w:p w14:paraId="5A999989" w14:textId="20555059" w:rsidR="00D620F3" w:rsidRDefault="00E23279" w:rsidP="00FD747B">
      <w:pPr>
        <w:pStyle w:val="Heading1"/>
      </w:pPr>
      <w:r>
        <w:t>Model building</w:t>
      </w:r>
    </w:p>
    <w:p w14:paraId="41112708" w14:textId="50E5835B" w:rsidR="00C80E20" w:rsidRDefault="008C1946" w:rsidP="00FD747B">
      <w:r w:rsidRPr="00FD747B">
        <w:t>This analysis is rooted in datasets procured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lastRenderedPageBreak/>
        <w:t>fundamental</w:t>
      </w:r>
      <w:r w:rsidR="007A2728">
        <w:t xml:space="preserve"> </w:t>
      </w:r>
      <w:r w:rsidR="00082EAC">
        <w:t xml:space="preserve">to </w:t>
      </w:r>
      <w:r w:rsidR="007A2728">
        <w:t xml:space="preserve">understand the </w:t>
      </w:r>
      <w:r w:rsidR="00082EAC">
        <w:t>variables'</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easier interpretation </w:t>
      </w:r>
      <w:r w:rsidR="00082EAC">
        <w:t>of</w:t>
      </w:r>
      <w:r w:rsidR="00802FA8">
        <w:t xml:space="preserve"> regression results. </w:t>
      </w:r>
      <w:r w:rsidR="006D51F4">
        <w:t xml:space="preserve">Now the focus </w:t>
      </w:r>
      <w:r w:rsidR="00083B58">
        <w:t>moves</w:t>
      </w:r>
      <w:r w:rsidR="006D51F4">
        <w:t xml:space="preserve"> to the two </w:t>
      </w:r>
      <w:r w:rsidR="00082EAC">
        <w:t>important</w:t>
      </w:r>
      <w:r w:rsidR="006D51F4">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i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C80E20">
        <w:t xml:space="preserve">On the other side, Collective Bargaining Coverage is a wider indicator which shows </w:t>
      </w:r>
      <w:r w:rsidR="00082EAC">
        <w:t>that</w:t>
      </w:r>
      <w:r w:rsidR="00C80E20">
        <w:t xml:space="preserve"> wor’s employment </w:t>
      </w:r>
      <w:r w:rsidR="00082EAC">
        <w:t>is</w:t>
      </w:r>
      <w:r w:rsidR="00C80E20">
        <w:t xml:space="preserve"> influenced by </w:t>
      </w:r>
      <w:r w:rsidR="00082EAC">
        <w:t>is</w:t>
      </w:r>
      <w:r w:rsidR="00C80E20">
        <w:t>d</w:t>
      </w:r>
      <w:r w:rsidR="00082EAC">
        <w:t>side</w:t>
      </w:r>
      <w:r w:rsidR="00C80E20">
        <w:t xml:space="preserve">ion’s negotiations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C80E20">
        <w:t xml:space="preserve">. Despite this, trade union density, which calculates the proportion of unionized workers in the workforce, shows more stability, reflecting </w:t>
      </w:r>
      <w:r w:rsidR="00082EAC">
        <w:t>labour</w:t>
      </w:r>
      <w:r w:rsidR="00C80E20">
        <w:t xml:space="preserve"> market trends. This stability was particularly evident during the recent economic downturn when the </w:t>
      </w:r>
      <w:r w:rsidR="00082EAC">
        <w:t>economy in</w:t>
      </w:r>
      <w:r w:rsidR="00C80E20">
        <w:t xml:space="preserve"> </w:t>
      </w:r>
      <w:r w:rsidR="00082EAC">
        <w:t>the unions</w:t>
      </w:r>
      <w:r w:rsidR="00C80E20">
        <w:t xml:space="preserve"> </w:t>
      </w:r>
      <w:r w:rsidR="00082EAC">
        <w:t xml:space="preserve">declined </w:t>
      </w:r>
      <w:r w:rsidR="00C80E20">
        <w:t>due to significant employment losses. Union density varies widely across the EU, with Scandinavian countries maintaining high levels compared to the lower rates in Central and Eastern Europe, and a general declining trend observed across Continental and Mediterranean countries. Differences in union density are also pronounced between sectors within countries, with higher rates in the public sector due to better job security and working conditions. Factors influencing these differences include institutional arrangements like collective bargaining extension mechanisms, the services provided by unions, and their role in welfare systems, notably in unemployment benefits administration through the Ghent system.</w:t>
      </w:r>
    </w:p>
    <w:p w14:paraId="0AAEA5C1" w14:textId="0960C3F0" w:rsidR="0014366A" w:rsidRDefault="00C80E20" w:rsidP="00FD747B">
      <w:r>
        <w:t xml:space="preserve">The analysis does </w:t>
      </w:r>
      <w:r w:rsidR="00082EAC">
        <w:t>consider this</w:t>
      </w:r>
      <w:r>
        <w:t xml:space="preserve">. In primis, from the macroeconomic side, different variables which </w:t>
      </w:r>
      <w:r w:rsidR="00082EAC">
        <w:t xml:space="preserve">affect the </w:t>
      </w:r>
      <w:r>
        <w:t xml:space="preserve">n’s </w:t>
      </w:r>
      <w:r w:rsidR="00082EAC">
        <w:t>the negotiation</w:t>
      </w:r>
      <w:r>
        <w:t xml:space="preserve"> process have been taken into account. </w:t>
      </w:r>
    </w:p>
    <w:p w14:paraId="13DE2D44" w14:textId="5F5E1D43" w:rsidR="0014366A" w:rsidRDefault="000B0190" w:rsidP="00FD747B">
      <w:pPr>
        <w:jc w:val="center"/>
      </w:pPr>
      <w:r>
        <w:rPr>
          <w:noProof/>
          <w14:ligatures w14:val="standardContextual"/>
        </w:rPr>
        <w:lastRenderedPageBreak/>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0B5A05B9" w14:textId="77777777" w:rsidR="0014366A" w:rsidRDefault="0014366A" w:rsidP="00FD747B"/>
    <w:p w14:paraId="5A102CBD" w14:textId="24DBC62C" w:rsidR="003323CA" w:rsidRDefault="00082EAC" w:rsidP="00FD747B">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p>
    <w:p w14:paraId="41723F38" w14:textId="6BBCF089" w:rsidR="003323CA" w:rsidRDefault="003323CA" w:rsidP="00FD747B">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FD747B">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FD747B">
      <w:r>
        <w:t xml:space="preserve">Given its positive correlation with GDP, wage growth can serve as a confounder when trying to understand the relationship between GDP and income inequality or union strength. If GDP </w:t>
      </w:r>
      <w:r>
        <w:lastRenderedPageBreak/>
        <w:t>is growing and wages are increasing simultaneously, it might be tempting to attribute rising wages solely to the influence of unions. However, wage growth could also be driven by overall economic expansion independent of union activity. Without controlling for wage growth, one could overstate the role of unions in driving up wages when in fact it could be the rising GDP that is raising incomes across the board.</w:t>
      </w:r>
    </w:p>
    <w:p w14:paraId="1F833E72" w14:textId="24C9E545" w:rsidR="001D0D0A" w:rsidRDefault="00082EAC" w:rsidP="00FD747B">
      <w:r>
        <w:t>Furthermore</w:t>
      </w:r>
      <w:r w:rsidR="001D0D0A">
        <w:t>, the positive correlation between tax contribution and GDP suggests that as an economy grows and tax revenues increase, there might be more public investment in services and infrastructure, which could improve employment conditions and influence wage levels. If the goal is to assess the impact of unions on income equality, tax contributions could confound the results by introducing government policy effects that are independent of union actions. Strong public services funded by taxes can also affect income distribution, potentially alleviating inequality and thus confounding the relationship between union activities and the observed levels of income inequality.</w:t>
      </w:r>
    </w:p>
    <w:p w14:paraId="273A4766" w14:textId="4CC3CE4F" w:rsidR="00C76C36" w:rsidRPr="00C76C36" w:rsidRDefault="00C76C36" w:rsidP="00FD747B">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p>
    <w:p w14:paraId="01D1DFBD" w14:textId="48A04EB9" w:rsidR="00C76C36" w:rsidRPr="00C76C36" w:rsidRDefault="00A97352" w:rsidP="00FD747B">
      <w:r>
        <w:t>Also,</w:t>
      </w:r>
      <w:r w:rsidR="00C76C36" w:rsidRPr="00C76C36">
        <w:t xml:space="preserve"> </w:t>
      </w:r>
      <w:r>
        <w:t>t</w:t>
      </w:r>
      <w:r w:rsidR="00C76C36" w:rsidRPr="00C76C36">
        <w:t>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could be incorrectly linked to union efficacy, when in fact, it may reflect broader social changes, such as increased gender equality and changing norms.</w:t>
      </w:r>
    </w:p>
    <w:p w14:paraId="6B80F44E" w14:textId="4952BD31" w:rsidR="00C76C36" w:rsidRDefault="00C6756E" w:rsidP="00FD747B">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5DC9913A" w14:textId="3BC4E715" w:rsidR="00643F01" w:rsidRDefault="00643F01" w:rsidP="00FD747B">
      <w:r>
        <w:t xml:space="preserve">In the intricate web of factors that influence </w:t>
      </w:r>
      <w:r w:rsidR="00082EAC">
        <w:t>labour</w:t>
      </w:r>
      <w:r>
        <w:t xml:space="preserve"> unions and their efficacy, the concept of Democratic Governance emerges as a pivotal variable</w:t>
      </w:r>
      <w:r w:rsidR="00065A06">
        <w:t xml:space="preserve"> </w:t>
      </w:r>
      <w:r w:rsidR="00065A06">
        <w:fldChar w:fldCharType="begin"/>
      </w:r>
      <w:r w:rsidR="00065A06">
        <w:instrText xml:space="preserve"> ADDIN ZOTERO_ITEM CSL_CITATION {"citationID":"EzW1WePr","properties":{"formattedCitation":"(\\uc0\\u8220{}Rule of Law Index, 1990 to 2022,\\uc0\\u8221{} n.d.)","plainCitation":"(“Rule of Law Index, 1990 to 2022,” n.d.)","noteIndex":0},"citationItems":[{"id":247,"uris":["http://zotero.org/users/11278442/items/FIBQ9DCM"],"itemData":{"id":247,"type":"webpage","title":"Rule of law index, 1990 to 2022","URL":"https://ourworldindata.org/grapher/rule-of-law-index?tab=chart&amp;time=1990..latest","accessed":{"date-parts":[["2024",4,3]]}}}],"schema":"https://github.com/citation-style-language/schema/raw/master/csl-citation.json"} </w:instrText>
      </w:r>
      <w:r w:rsidR="00065A06">
        <w:fldChar w:fldCharType="separate"/>
      </w:r>
      <w:r w:rsidR="00065A06" w:rsidRPr="00065A06">
        <w:rPr>
          <w:lang w:val="en-GB"/>
        </w:rPr>
        <w:t>(“Rule of Law Index, 1990 to 2022,” n.d.)</w:t>
      </w:r>
      <w:r w:rsidR="00065A06">
        <w:fldChar w:fldCharType="end"/>
      </w:r>
      <w:r>
        <w:t xml:space="preserve">. This new construct, borne out of the interaction between Civic Participation and the Rule of Law Index, offers a lens through which to examine the political and legal environment that shapes </w:t>
      </w:r>
      <w:r w:rsidR="00082EAC">
        <w:t>labour</w:t>
      </w:r>
      <w:r>
        <w:t xml:space="preserve"> union activities. 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C26604">
        <w:instrText xml:space="preserve"> ADDIN ZOTERO_ITEM CSL_CITATION {"citationID":"fvHr3WDf","properties":{"formattedCitation":"(\\uc0\\u8220{}Civil Society Participation Index, 2022,\\uc0\\u8221{} n.d.)","plainCitation":"(“Civil Society Participation Index, 2022,” n.d.)","noteIndex":0},"citationItems":[{"id":246,"uris":["http://zotero.org/users/11278442/items/HETCTHHL"],"itemData":{"id":246,"type":"webpage","title":"Civil society participation index, 2022","URL":"https://ourworldindata.org/grapher/civil-society-participation-index","accessed":{"date-parts":[["2024",4,3]]}}}],"schema":"https://github.com/citation-style-language/schema/raw/master/csl-citation.json"} </w:instrText>
      </w:r>
      <w:r w:rsidR="00C26604">
        <w:fldChar w:fldCharType="separate"/>
      </w:r>
      <w:r w:rsidR="00C26604" w:rsidRPr="00C26604">
        <w:rPr>
          <w:lang w:val="en-GB"/>
        </w:rPr>
        <w:t>(“Civil Society Participation Index, 2022,” n.d.)</w:t>
      </w:r>
      <w:r w:rsidR="00C26604">
        <w:fldChar w:fldCharType="end"/>
      </w:r>
      <w:r>
        <w:t>.</w:t>
      </w:r>
    </w:p>
    <w:p w14:paraId="18D53644" w14:textId="61403385" w:rsidR="00643F01" w:rsidRDefault="00082EAC" w:rsidP="00FD747B">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5CF2731F" w14:textId="33B85A62" w:rsidR="00643F01" w:rsidRPr="00643F01" w:rsidRDefault="00643F01" w:rsidP="00FD747B">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FD747B">
      <w:pPr>
        <w:pStyle w:val="z-BottomofForm"/>
      </w:pPr>
      <w:r>
        <w:t>Bottom of Form</w:t>
      </w:r>
    </w:p>
    <w:p w14:paraId="55FB5E83" w14:textId="268A8165" w:rsidR="00FD747B" w:rsidRDefault="00F73358" w:rsidP="00190178">
      <w:r>
        <w:t xml:space="preserve">Since the dawn of industrial capitalism, </w:t>
      </w:r>
      <w:r w:rsidR="00082EAC">
        <w:t>labour</w:t>
      </w:r>
      <w:r>
        <w:t xml:space="preserve"> unions have constantly fought for major democratic reform agendas, such as the eight-hour day, universal suffrage, and social provision </w:t>
      </w:r>
      <w:r>
        <w:lastRenderedPageBreak/>
        <w:t xml:space="preserve">of welfare. And </w:t>
      </w:r>
      <w:r w:rsidR="00082EAC">
        <w:t>labour</w:t>
      </w:r>
      <w:r>
        <w:t xml:space="preserve"> unions are still the main agencies that advocate for the interests of the 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o</w:t>
      </w:r>
      <w:r w:rsidR="00FD747B">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74BD51E4" w14:textId="1A2D46A1" w:rsidR="00A97352" w:rsidRDefault="00A97352" w:rsidP="00FD747B">
      <w:pPr>
        <w:pStyle w:val="Heading2"/>
      </w:pPr>
      <w:r>
        <w:t>Model Selection</w:t>
      </w:r>
    </w:p>
    <w:p w14:paraId="0CF27846" w14:textId="50D576EE" w:rsidR="00A97352" w:rsidRDefault="00A97352" w:rsidP="00FD747B">
      <w:r>
        <w:t xml:space="preserve">The fixed effects model emerges as the </w:t>
      </w:r>
      <w:r w:rsidR="00187C0F">
        <w:t>most accurate</w:t>
      </w:r>
      <w:r>
        <w:t xml:space="preserve"> analytical tool for this study, considering the unique socio-economic </w:t>
      </w:r>
      <w:r w:rsidR="00187C0F">
        <w:t xml:space="preserve">heterogeneity </w:t>
      </w:r>
      <w:r w:rsidR="00954D4E">
        <w:t>across</w:t>
      </w:r>
      <w:r w:rsidR="00187C0F">
        <w:t xml:space="preserve"> </w:t>
      </w:r>
      <w:r w:rsidR="00954D4E">
        <w:t>European</w:t>
      </w:r>
      <w:r w:rsidR="00187C0F">
        <w:t xml:space="preserve"> countries</w:t>
      </w:r>
      <w:r>
        <w:t xml:space="preserve">. It excels in parsing out the precise effects of trade union shifts on income inequality by meticulously controlling for the unobservable, country-specific attributes that consistently influence </w:t>
      </w:r>
      <w:r w:rsidR="00C6756E">
        <w:t>labour</w:t>
      </w:r>
      <w:r>
        <w:t xml:space="preserve"> dynamics. Such characteristics</w:t>
      </w:r>
      <w:r w:rsidR="00187C0F">
        <w:t xml:space="preserve">, </w:t>
      </w:r>
      <w:r w:rsidR="00954D4E">
        <w:t>ranging</w:t>
      </w:r>
      <w:r>
        <w:t xml:space="preserve"> from entrenched legal systems and </w:t>
      </w:r>
      <w:r w:rsidR="00C6756E">
        <w:t>labour</w:t>
      </w:r>
      <w:r>
        <w:t xml:space="preserve"> market regulations to deep-seated cultural norms</w:t>
      </w:r>
      <w:r w:rsidR="00187C0F">
        <w:t xml:space="preserve">, </w:t>
      </w:r>
      <w:r>
        <w:t xml:space="preserve">remain constant over time but vary across nations. By employing this method, our analysis can disentangle the intrinsic impact of trade union activities from the backdrop of these immutable national traits. </w:t>
      </w:r>
      <w:r w:rsidR="001144E9" w:rsidRPr="001144E9">
        <w:t xml:space="preserve">The particular application of the fixed effects model in this study is deftly chosen to illuminate incremental yet significant shifts that occur within countries, shedding light on how </w:t>
      </w:r>
      <w:r w:rsidR="00954D4E">
        <w:t>labour</w:t>
      </w:r>
      <w:r w:rsidR="001144E9" w:rsidRPr="001144E9">
        <w:t xml:space="preserve"> unions can affect income distribution amidst the complex interplay of country-specific factors. This approach underscores a commitment to discerning nuanced patterns and extracting causal inferences that reflect the genuine power of trade union action across the multifaceted economic terrain of the European Union.</w:t>
      </w:r>
    </w:p>
    <w:p w14:paraId="00E34B27" w14:textId="77777777" w:rsidR="00FD747B" w:rsidRPr="00A97352" w:rsidRDefault="00FD747B" w:rsidP="00FD747B"/>
    <w:p w14:paraId="47F2C765" w14:textId="72512756" w:rsidR="00BC3DC1" w:rsidRPr="001144E9" w:rsidRDefault="009D4F26" w:rsidP="00FD747B">
      <w:pPr>
        <w:pStyle w:val="Heading3"/>
      </w:pPr>
      <w:r w:rsidRPr="001144E9">
        <w:t>Instrumental Variable</w:t>
      </w:r>
    </w:p>
    <w:p w14:paraId="33F34D79" w14:textId="28407B2E" w:rsidR="009D4F26" w:rsidRDefault="009D4F26" w:rsidP="00FD747B">
      <w:r w:rsidRPr="009D4F26">
        <w:t xml:space="preserve">In </w:t>
      </w:r>
      <w:r w:rsidR="00621658">
        <w:t>the</w:t>
      </w:r>
      <w:r w:rsidRPr="009D4F26">
        <w:t xml:space="preserve"> instrumental variables (IV) analysis, </w:t>
      </w:r>
      <w:r w:rsidR="00621658">
        <w:t xml:space="preserve">the variable “bargain”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xml:space="preserve">, suggesting the need for an instrumental </w:t>
      </w:r>
      <w:r w:rsidRPr="009D4F26">
        <w:lastRenderedPageBreak/>
        <w:t>variable approach to obtain unbiased and consistent estimates.</w:t>
      </w:r>
      <w:r w:rsidR="00954D4E">
        <w:t xml:space="preserve"> </w:t>
      </w:r>
      <w:r w:rsidR="00954D4E" w:rsidRPr="009D4F26">
        <w:rPr>
          <w:rStyle w:val="HTMLCode"/>
          <w:rFonts w:ascii="Times New Roman" w:eastAsiaTheme="majorEastAsia" w:hAnsi="Times New Roman" w:cs="Times New Roman"/>
          <w:b/>
          <w:bCs/>
          <w:color w:val="0D0D0D"/>
          <w:sz w:val="21"/>
          <w:szCs w:val="21"/>
        </w:rPr>
        <w:t>D</w:t>
      </w:r>
      <w:r w:rsidRPr="009D4F26">
        <w:rPr>
          <w:rStyle w:val="HTMLCode"/>
          <w:rFonts w:ascii="Times New Roman" w:eastAsiaTheme="majorEastAsia" w:hAnsi="Times New Roman" w:cs="Times New Roman"/>
          <w:b/>
          <w:bCs/>
          <w:color w:val="0D0D0D"/>
          <w:sz w:val="21"/>
          <w:szCs w:val="21"/>
        </w:rPr>
        <w:t>emo</w:t>
      </w:r>
      <w:r w:rsidR="00954D4E">
        <w:rPr>
          <w:rStyle w:val="HTMLCode"/>
          <w:rFonts w:ascii="Times New Roman" w:eastAsiaTheme="majorEastAsia" w:hAnsi="Times New Roman" w:cs="Times New Roman"/>
          <w:b/>
          <w:bCs/>
          <w:color w:val="0D0D0D"/>
          <w:sz w:val="21"/>
          <w:szCs w:val="21"/>
        </w:rPr>
        <w:t xml:space="preserve"> </w:t>
      </w:r>
      <w:r w:rsidR="00954D4E" w:rsidRPr="00954D4E">
        <w:rPr>
          <w:rFonts w:eastAsiaTheme="majorEastAsia"/>
        </w:rPr>
        <w:t>has been selected</w:t>
      </w:r>
      <w:r w:rsidRPr="00954D4E">
        <w:t xml:space="preserve"> as</w:t>
      </w:r>
      <w:r w:rsidRPr="009D4F26">
        <w:t xml:space="preserve"> </w:t>
      </w:r>
      <w:r w:rsidR="00954D4E">
        <w:t xml:space="preserve">an </w:t>
      </w:r>
      <w:r w:rsidRPr="009D4F26">
        <w:t xml:space="preserve">instrument, hypothesizing that it affects </w:t>
      </w:r>
      <w:r w:rsidR="00082EAC">
        <w:t xml:space="preserve">the </w:t>
      </w:r>
      <w:r w:rsidR="00012222">
        <w:t>Gini Index</w:t>
      </w:r>
      <w:r w:rsidR="00012222" w:rsidRPr="009D4F26">
        <w:t xml:space="preserve"> </w:t>
      </w:r>
      <w:r w:rsidRPr="009D4F26">
        <w:t xml:space="preserve">only through its impact on </w:t>
      </w:r>
      <w:r w:rsidRPr="009D4F26">
        <w:rPr>
          <w:rStyle w:val="HTMLCode"/>
          <w:rFonts w:ascii="Times New Roman" w:eastAsiaTheme="majorEastAsia" w:hAnsi="Times New Roman" w:cs="Times New Roman"/>
          <w:b/>
          <w:bCs/>
          <w:color w:val="0D0D0D"/>
          <w:sz w:val="21"/>
          <w:szCs w:val="21"/>
        </w:rPr>
        <w:t>bargain1</w:t>
      </w:r>
      <w:r w:rsidRPr="009D4F26">
        <w:t xml:space="preserve">. </w:t>
      </w:r>
    </w:p>
    <w:p w14:paraId="74983B0C" w14:textId="0A9CBB81" w:rsidR="00012222" w:rsidRDefault="00012222" w:rsidP="00FD747B">
      <w:r>
        <w:t xml:space="preserve">The initial phase involves regressing the potentially endogenous variable, Bargaining Power, on the instrumental variable, Democratic Governance, alongside other control variables including Collective Bargaining Coverage, Inflation, Wage Growth, Government Debt, Log of Labor Force, and </w:t>
      </w:r>
      <w:r w:rsidR="00082EAC">
        <w:t>Women's</w:t>
      </w:r>
      <w:r>
        <w:t xml:space="preserve"> Unemployment Rate. This step aims to validate the instrument's relevance by ensuring it significantly predicts the endogenous variable.</w:t>
      </w:r>
    </w:p>
    <w:p w14:paraId="0F1E3AE4" w14:textId="2528D912" w:rsidR="00012222" w:rsidRDefault="00012222" w:rsidP="00FD747B">
      <w:r>
        <w:t xml:space="preserve">The summary of this first-stage regression indicates significant coefficients, notably for Democratic Governance (with an estimated coefficient of 23.023832). This significant relationship confirms the instrumental variable's relevance in predicting Bargaining Power. The high F-statistic (198.8) and </w:t>
      </w:r>
      <w:r w:rsidR="00954D4E">
        <w:t>it is</w:t>
      </w:r>
      <w:r>
        <w:t xml:space="preserve"> corresponding p-value </w:t>
      </w:r>
      <w:r w:rsidR="00954D4E">
        <w:t>(</w:t>
      </w:r>
      <w:r>
        <w:t>&lt; 2.2e-16) further attest to the instrument's strength in explaining variance in Bargaining Power.</w:t>
      </w:r>
    </w:p>
    <w:p w14:paraId="15C5F64D" w14:textId="2FAD9A79" w:rsidR="00012222" w:rsidRDefault="00012222" w:rsidP="00FD747B">
      <w:r>
        <w:t>In the subsequent phase, the dependent variable, Gini Index, is regressed on the fitted values of Bargaining Power derived from the first stage, together with the original set of control variables. This procedure aims to obtain an unbiased estimate of the impact of Bargaining Power on the Gini Index, free from endogeneity concerns.</w:t>
      </w:r>
    </w:p>
    <w:p w14:paraId="6686A7A9" w14:textId="7BEE4E1C" w:rsidR="00012222" w:rsidRDefault="00012222" w:rsidP="00FD747B">
      <w:r>
        <w:t xml:space="preserve">The summary for the second-stage regression shows the coefficient for Bargaining Power Fitted Values (-0.092719) to be marginally significant (at the 10% level), suggesting a nuanced impact of Bargaining Power on the Gini Index after accounting for endogeneity via the IV method. Control variables, </w:t>
      </w:r>
      <w:r w:rsidR="00082EAC">
        <w:t>particularly the Women's</w:t>
      </w:r>
      <w:r>
        <w:t xml:space="preserve"> Unemployment Rate, exhibit significant influences on the Gini Index.</w:t>
      </w:r>
    </w:p>
    <w:p w14:paraId="31EB4D52" w14:textId="2B0223F9" w:rsidR="00190178" w:rsidRDefault="00012222" w:rsidP="00FD747B">
      <w:r>
        <w:t xml:space="preserve">This IV analysis effectively demonstrates the validity and robustness of </w:t>
      </w:r>
      <w:r w:rsidR="00C16360">
        <w:t>Democratic Governance</w:t>
      </w:r>
      <w:r>
        <w:t xml:space="preserve"> as a strong instrument for Bargaining Power. Furthermore, it elucidates the complex relationship between Bargaining Power and the Gini Index, emphasizing the critical role of instrumental variable selection and validation in achieving accurate, unbiased econometric findings.</w:t>
      </w:r>
    </w:p>
    <w:p w14:paraId="5A1E1CB6" w14:textId="77777777" w:rsidR="00190178" w:rsidRDefault="00190178" w:rsidP="00FD747B"/>
    <w:p w14:paraId="4B317972" w14:textId="77777777" w:rsidR="00C16360" w:rsidRDefault="00C16360" w:rsidP="00FD747B"/>
    <w:p w14:paraId="29C011F1" w14:textId="77777777" w:rsidR="00FD747B" w:rsidRDefault="00FD747B" w:rsidP="00FD747B"/>
    <w:p w14:paraId="3E2D1CD2" w14:textId="49E298C6" w:rsidR="00C16360" w:rsidRDefault="00C16360" w:rsidP="00FD747B">
      <w:pPr>
        <w:pStyle w:val="Heading2"/>
      </w:pPr>
      <w:r>
        <w:t>Model Results</w:t>
      </w:r>
    </w:p>
    <w:p w14:paraId="588785CC" w14:textId="7FCD88B4" w:rsidR="003C6B4C" w:rsidRDefault="003C6B4C" w:rsidP="00FD747B">
      <w:r>
        <w:t>The fixed effects regression model with instrumental variables (IV) provides a</w:t>
      </w:r>
      <w:r w:rsidR="004B6718">
        <w:t xml:space="preserve"> more</w:t>
      </w:r>
      <w:r>
        <w:t xml:space="preserve"> rigorous examination of the average treatment effect (ATE) on income inequality, as measured by the Gini Index. The IV model accounts for endogeneity and </w:t>
      </w:r>
      <w:r w:rsidR="004B6718">
        <w:t xml:space="preserve">tries to </w:t>
      </w:r>
      <w:r>
        <w:t xml:space="preserve">isolate the causal impact of key </w:t>
      </w:r>
      <w:r w:rsidR="00082EAC">
        <w:t>labour</w:t>
      </w:r>
      <w:r>
        <w:t xml:space="preserve"> market variables.</w:t>
      </w:r>
    </w:p>
    <w:p w14:paraId="3762FD16" w14:textId="7A33301A" w:rsidR="003C6B4C" w:rsidRDefault="003C6B4C" w:rsidP="00FD747B">
      <w:r>
        <w:t xml:space="preserve">Using 'bargain1' as a proxy for collective bargaining strength, </w:t>
      </w:r>
      <w:r w:rsidR="004B6718">
        <w:t xml:space="preserve">which is the interaction variable between Trade Union Density and Collective </w:t>
      </w:r>
      <w:r w:rsidR="00082EAC">
        <w:t>Bargaining</w:t>
      </w:r>
      <w:r w:rsidR="004B6718">
        <w:t xml:space="preserve"> Coverage, </w:t>
      </w:r>
      <w:r>
        <w:t xml:space="preserve">the IV model reveals a consistently negative coefficient across different model specifications, indicating a robust association between stronger collective bargaining and reduced income inequality. This suggests that </w:t>
      </w:r>
      <w:r w:rsidR="004B6718">
        <w:t>labour unions</w:t>
      </w:r>
      <w:r>
        <w:t xml:space="preserve"> </w:t>
      </w:r>
      <w:r w:rsidR="00082EAC">
        <w:t>serve</w:t>
      </w:r>
      <w:r>
        <w:t xml:space="preserve"> as a critical channel for achieving a more equitable distribution of income.</w:t>
      </w:r>
      <w:r w:rsidR="004B6718">
        <w:t xml:space="preserve"> </w:t>
      </w:r>
      <w:r>
        <w:t xml:space="preserve">Furthermore, Trade Union Density also shows a negative ATE on the Gini Index, underscoring the role of union density in promoting income equality. Higher levels of unionization </w:t>
      </w:r>
      <w:r w:rsidR="004B6718">
        <w:t xml:space="preserve">not only </w:t>
      </w:r>
      <w:r>
        <w:t xml:space="preserve">correlate with a decrease in income inequality, highlighting the power of collective action in the </w:t>
      </w:r>
      <w:r w:rsidR="00082EAC">
        <w:t>labour</w:t>
      </w:r>
      <w:r>
        <w:t xml:space="preserve"> market.</w:t>
      </w:r>
    </w:p>
    <w:p w14:paraId="669F82E8" w14:textId="389E73DD" w:rsidR="009D4F26" w:rsidRPr="00167F48" w:rsidRDefault="003C6B4C" w:rsidP="00FD747B">
      <w:r>
        <w:t>The application of the IV model, particularly in the presence of the 'bargain1' variable, allows us to interpret these relationships as causal, rather than merely correlational. By addressing potential endogeneity through the IV approach, the results underscore the substantive role that collective bargaining and trade union density play in shaping income distribution.</w:t>
      </w:r>
      <w:r w:rsidR="004B6718">
        <w:t xml:space="preserve"> The introduction of Democratic Governance as </w:t>
      </w:r>
      <w:r w:rsidR="00082EAC">
        <w:t xml:space="preserve">an </w:t>
      </w:r>
      <w:r w:rsidR="004B6718">
        <w:t xml:space="preserve">instrumental variable plays a pivotal role in </w:t>
      </w:r>
      <w:r w:rsidR="00082EAC">
        <w:lastRenderedPageBreak/>
        <w:t>addressing</w:t>
      </w:r>
      <w:r w:rsidR="004B6718">
        <w:t xml:space="preserve"> endogeneity in the model</w:t>
      </w:r>
      <w:r w:rsidR="004B6718" w:rsidRPr="00167F48">
        <w:t xml:space="preserve">. </w:t>
      </w:r>
      <w:r w:rsidR="00167F48" w:rsidRPr="00167F48">
        <w:t>It's important to note that these relationships are interpreted causally due to the use of instrumental variables, which helps to control for endogeneity. This implies that the observed relationships are less likely to be influenced by omitted variable bias or reverse causality.</w:t>
      </w:r>
      <w:r w:rsidR="00167F48">
        <w:rPr>
          <w:rFonts w:ascii="Segoe UI" w:hAnsi="Segoe UI" w:cs="Segoe UI"/>
          <w:color w:val="0D0D0D"/>
        </w:rPr>
        <w:t xml:space="preserve"> </w:t>
      </w:r>
      <w:r>
        <w:t xml:space="preserve">These findings contribute valuable insights into policy discussions aimed at reducing income inequality and improving </w:t>
      </w:r>
      <w:r w:rsidR="00082EAC">
        <w:t>labour</w:t>
      </w:r>
      <w:r>
        <w:t xml:space="preserve"> market outcomes</w:t>
      </w:r>
      <w:r w:rsidR="00E75B79" w:rsidRPr="00167F48">
        <w:t>.</w:t>
      </w:r>
      <w:r w:rsidR="00081D97" w:rsidRPr="00167F48">
        <w:t xml:space="preserve"> Trade Union Density also shows a negative coefficient, suggesting that as union density increases, income inequality decreases. This is in line with traditional views on the role of unions in promoting fair wages and reducing income disparities. A higher union density means a larger proportion of the workforce is unionized, and this collective representation is effective in pushing for policies and wage negotiations that benefit a broader segment of employees, not just the top earners.</w:t>
      </w:r>
    </w:p>
    <w:p w14:paraId="43D99FAF" w14:textId="77777777" w:rsidR="004B6718" w:rsidRDefault="004B6718" w:rsidP="00FD747B"/>
    <w:p w14:paraId="547E87E8" w14:textId="77777777" w:rsidR="004B6718" w:rsidRDefault="004B6718" w:rsidP="00FD747B"/>
    <w:p w14:paraId="0708999C" w14:textId="77777777" w:rsidR="004B6718" w:rsidRDefault="004B6718" w:rsidP="00FD747B"/>
    <w:p w14:paraId="582B64DB" w14:textId="77777777" w:rsidR="004B6718" w:rsidRDefault="004B6718" w:rsidP="00FD747B"/>
    <w:p w14:paraId="20E3BEC3" w14:textId="77777777" w:rsidR="004B6718" w:rsidRDefault="004B6718" w:rsidP="00FD747B"/>
    <w:p w14:paraId="6F5166F8" w14:textId="77777777" w:rsidR="004B6718" w:rsidRDefault="004B6718" w:rsidP="00FD747B"/>
    <w:p w14:paraId="04213743" w14:textId="77777777" w:rsidR="004B6718" w:rsidRDefault="004B6718" w:rsidP="00FD747B"/>
    <w:p w14:paraId="1F069D48" w14:textId="77777777" w:rsidR="004B6718" w:rsidRDefault="004B6718" w:rsidP="00FD747B"/>
    <w:p w14:paraId="528C0D0C" w14:textId="77777777" w:rsidR="004B6718" w:rsidRDefault="004B6718" w:rsidP="00FD747B"/>
    <w:p w14:paraId="039A24B7" w14:textId="77777777" w:rsidR="004B6718" w:rsidRDefault="004B6718" w:rsidP="00FD747B"/>
    <w:p w14:paraId="67610D8C" w14:textId="77777777" w:rsidR="004B6718" w:rsidRDefault="004B6718" w:rsidP="00FD747B"/>
    <w:p w14:paraId="48C30244" w14:textId="77777777" w:rsidR="004B6718" w:rsidRDefault="004B6718" w:rsidP="00FD747B"/>
    <w:p w14:paraId="342FBD68" w14:textId="77777777" w:rsidR="004B6718" w:rsidRDefault="004B6718" w:rsidP="00FD747B">
      <w:pPr>
        <w:pStyle w:val="Heading2"/>
      </w:pPr>
      <w:r>
        <w:lastRenderedPageBreak/>
        <w:t>Fixed Effect results</w:t>
      </w:r>
    </w:p>
    <w:p w14:paraId="63EC8BFD" w14:textId="77777777" w:rsidR="004B6718" w:rsidRDefault="00E75B79" w:rsidP="006A2909">
      <w:pPr>
        <w:pStyle w:val="Heading2"/>
        <w:jc w:val="center"/>
      </w:pPr>
      <w:r>
        <w:rPr>
          <w:noProof/>
        </w:rPr>
        <w:drawing>
          <wp:inline distT="0" distB="0" distL="0" distR="0" wp14:anchorId="408841FC" wp14:editId="015FAE8A">
            <wp:extent cx="4686300" cy="7240142"/>
            <wp:effectExtent l="0" t="0" r="0" b="0"/>
            <wp:docPr id="581327347" name="Picture 1" descr="A table of number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327347" name="Picture 1" descr="A table of numbers with black text&#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697141" cy="7256891"/>
                    </a:xfrm>
                    <a:prstGeom prst="rect">
                      <a:avLst/>
                    </a:prstGeom>
                  </pic:spPr>
                </pic:pic>
              </a:graphicData>
            </a:graphic>
          </wp:inline>
        </w:drawing>
      </w:r>
    </w:p>
    <w:p w14:paraId="52578CA0" w14:textId="77777777" w:rsidR="004B6718" w:rsidRDefault="004B6718" w:rsidP="00FD747B">
      <w:pPr>
        <w:rPr>
          <w:lang w:eastAsia="en-US"/>
        </w:rPr>
      </w:pPr>
    </w:p>
    <w:p w14:paraId="2FA95E1D" w14:textId="77777777" w:rsidR="004B6718" w:rsidRDefault="004B6718" w:rsidP="00FD747B">
      <w:pPr>
        <w:rPr>
          <w:lang w:eastAsia="en-US"/>
        </w:rPr>
      </w:pPr>
    </w:p>
    <w:p w14:paraId="155B15BB" w14:textId="77777777" w:rsidR="004B6718" w:rsidRDefault="004B6718" w:rsidP="00FD747B">
      <w:pPr>
        <w:rPr>
          <w:lang w:eastAsia="en-US"/>
        </w:rPr>
      </w:pPr>
    </w:p>
    <w:p w14:paraId="35EBB714" w14:textId="77777777" w:rsidR="004B6718" w:rsidRDefault="004B6718" w:rsidP="00FD747B">
      <w:pPr>
        <w:rPr>
          <w:lang w:eastAsia="en-US"/>
        </w:rPr>
      </w:pPr>
    </w:p>
    <w:p w14:paraId="3013B786" w14:textId="77777777" w:rsidR="004B6718" w:rsidRDefault="004B6718" w:rsidP="00FD747B">
      <w:pPr>
        <w:rPr>
          <w:lang w:eastAsia="en-US"/>
        </w:rPr>
      </w:pPr>
    </w:p>
    <w:p w14:paraId="2E6017BE" w14:textId="77777777" w:rsidR="004B6718" w:rsidRDefault="004B6718" w:rsidP="00FD747B">
      <w:pPr>
        <w:rPr>
          <w:lang w:eastAsia="en-US"/>
        </w:rPr>
      </w:pPr>
    </w:p>
    <w:p w14:paraId="0F286FA1" w14:textId="77777777" w:rsidR="004B6718" w:rsidRDefault="004B6718" w:rsidP="00FD747B">
      <w:pPr>
        <w:pStyle w:val="Heading2"/>
      </w:pPr>
      <w:r>
        <w:lastRenderedPageBreak/>
        <w:t>Fixed Effect with Instrumental Variable</w:t>
      </w:r>
    </w:p>
    <w:p w14:paraId="5A41450C" w14:textId="3143BFF9" w:rsidR="00E75B79" w:rsidRDefault="00E75B79" w:rsidP="006A2909">
      <w:pPr>
        <w:pStyle w:val="Heading2"/>
        <w:jc w:val="center"/>
      </w:pPr>
      <w:r>
        <w:rPr>
          <w:noProof/>
        </w:rPr>
        <w:drawing>
          <wp:inline distT="0" distB="0" distL="0" distR="0" wp14:anchorId="3DF084BD" wp14:editId="05127CA0">
            <wp:extent cx="4229100" cy="8427776"/>
            <wp:effectExtent l="0" t="0" r="0" b="5080"/>
            <wp:docPr id="1598064575" name="Picture 2"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064575" name="Picture 2" descr="A screenshot of a documen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245654" cy="8460765"/>
                    </a:xfrm>
                    <a:prstGeom prst="rect">
                      <a:avLst/>
                    </a:prstGeom>
                  </pic:spPr>
                </pic:pic>
              </a:graphicData>
            </a:graphic>
          </wp:inline>
        </w:drawing>
      </w:r>
    </w:p>
    <w:p w14:paraId="7F871761" w14:textId="77777777" w:rsidR="00167F48" w:rsidRDefault="00167F48" w:rsidP="00FD747B">
      <w:pPr>
        <w:pStyle w:val="Heading2"/>
      </w:pPr>
      <w:r>
        <w:lastRenderedPageBreak/>
        <w:t>Policy Implication</w:t>
      </w:r>
    </w:p>
    <w:p w14:paraId="7CFA1CE3" w14:textId="3621549A" w:rsidR="00167F48" w:rsidRDefault="00167F48" w:rsidP="00FD747B">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FD747B"/>
    <w:p w14:paraId="66EAD8FD" w14:textId="77777777" w:rsidR="00190178" w:rsidRDefault="00190178" w:rsidP="00FD747B"/>
    <w:p w14:paraId="463889A5" w14:textId="6F753B14" w:rsidR="00F003D2" w:rsidRDefault="00F003D2" w:rsidP="00FD747B">
      <w:pPr>
        <w:pStyle w:val="Heading2"/>
      </w:pPr>
      <w:r>
        <w:t>Conclusions</w:t>
      </w:r>
    </w:p>
    <w:p w14:paraId="40B52588" w14:textId="610D74AA" w:rsidR="00806E9C" w:rsidRDefault="00806E9C" w:rsidP="00FD747B">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FD747B">
      <w:pPr>
        <w:rPr>
          <w:lang w:eastAsia="en-US"/>
        </w:rPr>
      </w:pPr>
    </w:p>
    <w:p w14:paraId="25268324" w14:textId="77777777" w:rsidR="000B0190" w:rsidRDefault="000B0190" w:rsidP="00FD747B">
      <w:pPr>
        <w:rPr>
          <w:lang w:eastAsia="en-US"/>
        </w:rPr>
      </w:pPr>
    </w:p>
    <w:p w14:paraId="796D82D8" w14:textId="77777777" w:rsidR="000B0190" w:rsidRDefault="000B0190" w:rsidP="00FD747B">
      <w:pPr>
        <w:rPr>
          <w:lang w:eastAsia="en-US"/>
        </w:rPr>
      </w:pPr>
    </w:p>
    <w:p w14:paraId="60FB994D" w14:textId="77777777" w:rsidR="000B0190" w:rsidRDefault="000B0190" w:rsidP="00FD747B">
      <w:pPr>
        <w:rPr>
          <w:lang w:eastAsia="en-US"/>
        </w:rPr>
      </w:pPr>
    </w:p>
    <w:p w14:paraId="609FE022" w14:textId="54EEAB28" w:rsidR="00F57DF5" w:rsidRDefault="00F57DF5" w:rsidP="00F57DF5">
      <w:pPr>
        <w:pStyle w:val="Heading2"/>
      </w:pPr>
      <w:r>
        <w:lastRenderedPageBreak/>
        <w:t>Bibliography</w:t>
      </w:r>
    </w:p>
    <w:p w14:paraId="58E644F1" w14:textId="77777777" w:rsidR="002354DF" w:rsidRPr="002354DF" w:rsidRDefault="00F57DF5" w:rsidP="002354DF">
      <w:pPr>
        <w:pStyle w:val="Bibliography"/>
        <w:rPr>
          <w:lang w:val="en-GB"/>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2354DF" w:rsidRPr="002354DF">
        <w:rPr>
          <w:lang w:val="en-GB"/>
        </w:rPr>
        <w:t>“Civil Society Participation Index, 2022.” n.d. Accessed April 3, 2024. https://ourworldindata.org/grapher/civil-society-participation-index.</w:t>
      </w:r>
    </w:p>
    <w:p w14:paraId="14EFC64B" w14:textId="77777777" w:rsidR="002354DF" w:rsidRPr="002354DF" w:rsidRDefault="002354DF" w:rsidP="002354DF">
      <w:pPr>
        <w:pStyle w:val="Bibliography"/>
        <w:rPr>
          <w:lang w:val="en-GB"/>
        </w:rPr>
      </w:pPr>
      <w:proofErr w:type="spellStart"/>
      <w:r w:rsidRPr="002354DF">
        <w:rPr>
          <w:lang w:val="en-GB"/>
        </w:rPr>
        <w:t>Engeman</w:t>
      </w:r>
      <w:proofErr w:type="spellEnd"/>
      <w:r w:rsidRPr="002354DF">
        <w:rPr>
          <w:lang w:val="en-GB"/>
        </w:rPr>
        <w:t xml:space="preserve">, Cassandra. 2021. “When Do Unions Matter to Social Policy? Organized Labor and Leave Legislation in US States.” </w:t>
      </w:r>
      <w:r w:rsidRPr="002354DF">
        <w:rPr>
          <w:i/>
          <w:iCs/>
          <w:lang w:val="en-GB"/>
        </w:rPr>
        <w:t>Social Forces</w:t>
      </w:r>
      <w:r w:rsidRPr="002354DF">
        <w:rPr>
          <w:lang w:val="en-GB"/>
        </w:rPr>
        <w:t xml:space="preserve"> 99 (4): 1745–71. https://doi.org/10.1093/sf/soaa074.</w:t>
      </w:r>
    </w:p>
    <w:p w14:paraId="4D96DE92" w14:textId="77777777" w:rsidR="002354DF" w:rsidRPr="002354DF" w:rsidRDefault="002354DF" w:rsidP="002354DF">
      <w:pPr>
        <w:pStyle w:val="Bibliography"/>
        <w:rPr>
          <w:lang w:val="en-GB"/>
        </w:rPr>
      </w:pPr>
      <w:proofErr w:type="spellStart"/>
      <w:r w:rsidRPr="002354DF">
        <w:rPr>
          <w:lang w:val="en-GB"/>
        </w:rPr>
        <w:t>EuroFound</w:t>
      </w:r>
      <w:proofErr w:type="spellEnd"/>
      <w:r w:rsidRPr="002354DF">
        <w:rPr>
          <w:lang w:val="en-GB"/>
        </w:rPr>
        <w:t xml:space="preserve">. 2019. “European Foundation for the Improvement of Living and Working Conditions.” </w:t>
      </w:r>
      <w:proofErr w:type="spellStart"/>
      <w:r w:rsidRPr="002354DF">
        <w:rPr>
          <w:lang w:val="en-GB"/>
        </w:rPr>
        <w:t>Eurofound.Eu</w:t>
      </w:r>
      <w:proofErr w:type="spellEnd"/>
      <w:r w:rsidRPr="002354DF">
        <w:rPr>
          <w:lang w:val="en-GB"/>
        </w:rPr>
        <w:t>. December 3, 2019. https://www.eurofound.europa.eu/en/european-industrial-relations-dictionary/trade-union-density.</w:t>
      </w:r>
    </w:p>
    <w:p w14:paraId="2FE57124" w14:textId="77777777" w:rsidR="002354DF" w:rsidRPr="002354DF" w:rsidRDefault="002354DF" w:rsidP="002354DF">
      <w:pPr>
        <w:pStyle w:val="Bibliography"/>
        <w:rPr>
          <w:lang w:val="en-GB"/>
        </w:rPr>
      </w:pPr>
      <w:r w:rsidRPr="002354DF">
        <w:rPr>
          <w:lang w:val="en-GB"/>
        </w:rPr>
        <w:t xml:space="preserve">———. 2022. “Collective Bargaining Coverage | European Foundation for the Improvement of Living and Working Conditions.” </w:t>
      </w:r>
      <w:proofErr w:type="spellStart"/>
      <w:r w:rsidRPr="002354DF">
        <w:rPr>
          <w:lang w:val="en-GB"/>
        </w:rPr>
        <w:t>Eurofound.Eu</w:t>
      </w:r>
      <w:proofErr w:type="spellEnd"/>
      <w:r w:rsidRPr="002354DF">
        <w:rPr>
          <w:lang w:val="en-GB"/>
        </w:rPr>
        <w:t>. December 15, 2022. https://www.eurofound.europa.eu/en/european-industrial-relations-dictionary/collective-bargaining-coverage.</w:t>
      </w:r>
    </w:p>
    <w:p w14:paraId="10322D5A" w14:textId="77777777" w:rsidR="002354DF" w:rsidRPr="002354DF" w:rsidRDefault="002354DF" w:rsidP="002354DF">
      <w:pPr>
        <w:pStyle w:val="Bibliography"/>
        <w:rPr>
          <w:lang w:val="en-GB"/>
        </w:rPr>
      </w:pPr>
      <w:r w:rsidRPr="002354DF">
        <w:rPr>
          <w:lang w:val="en-GB"/>
        </w:rPr>
        <w:t>George W. Angell. 1974. “Some Suggested Advantages and Disadvantages of Collective Bargaining.” https://eric.ed.gov/?id=ED097821.</w:t>
      </w:r>
    </w:p>
    <w:p w14:paraId="70027CCE" w14:textId="77777777" w:rsidR="002354DF" w:rsidRPr="002354DF" w:rsidRDefault="002354DF" w:rsidP="002354DF">
      <w:pPr>
        <w:pStyle w:val="Bibliography"/>
        <w:rPr>
          <w:lang w:val="en-GB"/>
        </w:rPr>
      </w:pPr>
      <w:proofErr w:type="spellStart"/>
      <w:r w:rsidRPr="002354DF">
        <w:rPr>
          <w:lang w:val="en-GB"/>
        </w:rPr>
        <w:t>Hasell</w:t>
      </w:r>
      <w:proofErr w:type="spellEnd"/>
      <w:r w:rsidRPr="002354DF">
        <w:rPr>
          <w:lang w:val="en-GB"/>
        </w:rPr>
        <w:t xml:space="preserve">, Joe, and Max </w:t>
      </w:r>
      <w:proofErr w:type="spellStart"/>
      <w:r w:rsidRPr="002354DF">
        <w:rPr>
          <w:lang w:val="en-GB"/>
        </w:rPr>
        <w:t>Roser</w:t>
      </w:r>
      <w:proofErr w:type="spellEnd"/>
      <w:r w:rsidRPr="002354DF">
        <w:rPr>
          <w:lang w:val="en-GB"/>
        </w:rPr>
        <w:t xml:space="preserve">. 2024. “How Has Income Inequality within Countries Evolved over the Past Century?” </w:t>
      </w:r>
      <w:r w:rsidRPr="002354DF">
        <w:rPr>
          <w:i/>
          <w:iCs/>
          <w:lang w:val="en-GB"/>
        </w:rPr>
        <w:t>Our World in Data</w:t>
      </w:r>
      <w:r w:rsidRPr="002354DF">
        <w:rPr>
          <w:lang w:val="en-GB"/>
        </w:rPr>
        <w:t>, February. https://ourworldindata.org/how-has-income-inequality-within-countries-evolved-over-the-past-century.</w:t>
      </w:r>
    </w:p>
    <w:p w14:paraId="2A7AE3FF" w14:textId="77777777" w:rsidR="002354DF" w:rsidRPr="002354DF" w:rsidRDefault="002354DF" w:rsidP="002354DF">
      <w:pPr>
        <w:pStyle w:val="Bibliography"/>
        <w:rPr>
          <w:lang w:val="en-GB"/>
        </w:rPr>
      </w:pPr>
      <w:r w:rsidRPr="002354DF">
        <w:rPr>
          <w:lang w:val="en-GB"/>
        </w:rPr>
        <w:t>ILO. 2015. “Joint Effects of Minimum Wages and Collective Bargaining.” Document. December 3, 2015. https://www.ilo.org/global/topics/wages/minimum-wages/monitoring/WCMS_438883/lang--en/index.htm.</w:t>
      </w:r>
    </w:p>
    <w:p w14:paraId="47897C89" w14:textId="77777777" w:rsidR="002354DF" w:rsidRPr="002354DF" w:rsidRDefault="002354DF" w:rsidP="002354DF">
      <w:pPr>
        <w:pStyle w:val="Bibliography"/>
        <w:rPr>
          <w:lang w:val="en-GB"/>
        </w:rPr>
      </w:pPr>
      <w:r w:rsidRPr="002354DF">
        <w:rPr>
          <w:lang w:val="en-GB"/>
        </w:rPr>
        <w:t>———. n.d. “International Labour Standards on Collective Bargaining.” Accessed April 2, 2024. https://www.ilo.org/global/standards/subjects-covered-by-international-labour-standards/collective-bargaining/lang--en/index.htm.</w:t>
      </w:r>
    </w:p>
    <w:p w14:paraId="007B77E1" w14:textId="76E5650B" w:rsidR="002354DF" w:rsidRPr="002354DF" w:rsidRDefault="002354DF" w:rsidP="002354DF">
      <w:pPr>
        <w:pStyle w:val="Bibliography"/>
        <w:rPr>
          <w:lang w:val="en-GB"/>
        </w:rPr>
      </w:pPr>
      <w:r w:rsidRPr="002354DF">
        <w:rPr>
          <w:lang w:val="en-GB"/>
        </w:rPr>
        <w:t xml:space="preserve">“Inequality - Income Inequality - OECD Data.” n.d. </w:t>
      </w:r>
      <w:r w:rsidR="00954D4E">
        <w:rPr>
          <w:lang w:val="en-GB"/>
        </w:rPr>
        <w:t>the OECD</w:t>
      </w:r>
      <w:r w:rsidRPr="002354DF">
        <w:rPr>
          <w:lang w:val="en-GB"/>
        </w:rPr>
        <w:t>. Accessed April 2, 2024. http://data.oecd.org/inequality/income-inequality.htm.</w:t>
      </w:r>
    </w:p>
    <w:p w14:paraId="1BB299A1" w14:textId="77777777" w:rsidR="002354DF" w:rsidRPr="002354DF" w:rsidRDefault="002354DF" w:rsidP="002354DF">
      <w:pPr>
        <w:pStyle w:val="Bibliography"/>
        <w:rPr>
          <w:lang w:val="en-GB"/>
        </w:rPr>
      </w:pPr>
      <w:proofErr w:type="spellStart"/>
      <w:r w:rsidRPr="002354DF">
        <w:rPr>
          <w:lang w:val="it-IT"/>
        </w:rPr>
        <w:t>Jelle</w:t>
      </w:r>
      <w:proofErr w:type="spellEnd"/>
      <w:r w:rsidRPr="002354DF">
        <w:rPr>
          <w:lang w:val="it-IT"/>
        </w:rPr>
        <w:t xml:space="preserve"> </w:t>
      </w:r>
      <w:proofErr w:type="spellStart"/>
      <w:r w:rsidRPr="002354DF">
        <w:rPr>
          <w:lang w:val="it-IT"/>
        </w:rPr>
        <w:t>Visser</w:t>
      </w:r>
      <w:proofErr w:type="spellEnd"/>
      <w:r w:rsidRPr="002354DF">
        <w:rPr>
          <w:lang w:val="it-IT"/>
        </w:rPr>
        <w:t xml:space="preserve">, Susan </w:t>
      </w:r>
      <w:proofErr w:type="spellStart"/>
      <w:r w:rsidRPr="002354DF">
        <w:rPr>
          <w:lang w:val="it-IT"/>
        </w:rPr>
        <w:t>Hayter</w:t>
      </w:r>
      <w:proofErr w:type="spellEnd"/>
      <w:r w:rsidRPr="002354DF">
        <w:rPr>
          <w:lang w:val="it-IT"/>
        </w:rPr>
        <w:t xml:space="preserve"> &amp; Rosina </w:t>
      </w:r>
      <w:proofErr w:type="spellStart"/>
      <w:r w:rsidRPr="002354DF">
        <w:rPr>
          <w:lang w:val="it-IT"/>
        </w:rPr>
        <w:t>Gammarano</w:t>
      </w:r>
      <w:proofErr w:type="spellEnd"/>
      <w:r w:rsidRPr="002354DF">
        <w:rPr>
          <w:lang w:val="it-IT"/>
        </w:rPr>
        <w:t xml:space="preserve">. </w:t>
      </w:r>
      <w:r w:rsidRPr="002354DF">
        <w:rPr>
          <w:lang w:val="en-GB"/>
        </w:rPr>
        <w:t>2017. “Trends in Collective Bargaining Coverage: Stability, Erosion or Decline?” Fact sheet. November 1, 2017. http://www.ilo.org/global/topics/collective-bargaining-labour-relations/publications/WCMS_409422/lang--en/index.htm.</w:t>
      </w:r>
    </w:p>
    <w:p w14:paraId="2DBC7362" w14:textId="59624331" w:rsidR="002354DF" w:rsidRPr="002354DF" w:rsidRDefault="002354DF" w:rsidP="002354DF">
      <w:pPr>
        <w:pStyle w:val="Bibliography"/>
        <w:rPr>
          <w:lang w:val="en-GB"/>
        </w:rPr>
      </w:pPr>
      <w:proofErr w:type="spellStart"/>
      <w:r w:rsidRPr="002354DF">
        <w:rPr>
          <w:lang w:val="en-GB"/>
        </w:rPr>
        <w:t>Onaran</w:t>
      </w:r>
      <w:proofErr w:type="spellEnd"/>
      <w:r w:rsidRPr="002354DF">
        <w:rPr>
          <w:lang w:val="en-GB"/>
        </w:rPr>
        <w:t xml:space="preserve">, Özlem, and Alexander </w:t>
      </w:r>
      <w:proofErr w:type="spellStart"/>
      <w:r w:rsidRPr="002354DF">
        <w:rPr>
          <w:lang w:val="en-GB"/>
        </w:rPr>
        <w:t>Guschanski</w:t>
      </w:r>
      <w:proofErr w:type="spellEnd"/>
      <w:r w:rsidRPr="002354DF">
        <w:rPr>
          <w:lang w:val="en-GB"/>
        </w:rPr>
        <w:t xml:space="preserve">. 2018. “What Drives the Four Decades-Long Decline in Labour’s Share of Income?” </w:t>
      </w:r>
      <w:r w:rsidRPr="002354DF">
        <w:rPr>
          <w:i/>
          <w:iCs/>
          <w:lang w:val="en-GB"/>
        </w:rPr>
        <w:t>Greenwich Papers in Political Economy</w:t>
      </w:r>
      <w:r w:rsidRPr="002354DF">
        <w:rPr>
          <w:lang w:val="en-GB"/>
        </w:rPr>
        <w:t>, Greenwich Papers in Political Economy, March. https://ideas.repec.org//p/gpe/wpaper/19372.html.</w:t>
      </w:r>
    </w:p>
    <w:p w14:paraId="31A336EE" w14:textId="77777777" w:rsidR="002354DF" w:rsidRPr="002354DF" w:rsidRDefault="002354DF" w:rsidP="002354DF">
      <w:pPr>
        <w:pStyle w:val="Bibliography"/>
        <w:rPr>
          <w:lang w:val="en-GB"/>
        </w:rPr>
      </w:pPr>
      <w:r w:rsidRPr="002354DF">
        <w:rPr>
          <w:lang w:val="en-GB"/>
        </w:rPr>
        <w:t xml:space="preserve">“Rule of Law Index, 1990 to 2022.” n.d. Accessed April 3, 2024. </w:t>
      </w:r>
      <w:proofErr w:type="gramStart"/>
      <w:r w:rsidRPr="002354DF">
        <w:rPr>
          <w:lang w:val="en-GB"/>
        </w:rPr>
        <w:t>https://ourworldindata.org/grapher/rule-of-law-index?tab=chart&amp;time=1990..</w:t>
      </w:r>
      <w:proofErr w:type="gramEnd"/>
      <w:r w:rsidRPr="002354DF">
        <w:rPr>
          <w:lang w:val="en-GB"/>
        </w:rPr>
        <w:t>latest.</w:t>
      </w:r>
    </w:p>
    <w:p w14:paraId="5D7F0CC2" w14:textId="77777777" w:rsidR="002354DF" w:rsidRPr="002354DF" w:rsidRDefault="002354DF" w:rsidP="002354DF">
      <w:pPr>
        <w:pStyle w:val="Bibliography"/>
        <w:rPr>
          <w:lang w:val="en-GB"/>
        </w:rPr>
      </w:pPr>
      <w:r w:rsidRPr="002354DF">
        <w:rPr>
          <w:lang w:val="de-DE"/>
        </w:rPr>
        <w:t xml:space="preserve">Schmidt, Peter, and Robert P. </w:t>
      </w:r>
      <w:proofErr w:type="spellStart"/>
      <w:r w:rsidRPr="002354DF">
        <w:rPr>
          <w:lang w:val="de-DE"/>
        </w:rPr>
        <w:t>Strauss</w:t>
      </w:r>
      <w:proofErr w:type="spellEnd"/>
      <w:r w:rsidRPr="002354DF">
        <w:rPr>
          <w:lang w:val="de-DE"/>
        </w:rPr>
        <w:t xml:space="preserve">. </w:t>
      </w:r>
      <w:r w:rsidRPr="002354DF">
        <w:rPr>
          <w:lang w:val="en-GB"/>
        </w:rPr>
        <w:t xml:space="preserve">1976. “The Effect of Unions on Earnings and Earnings on Unions: A Mixed Logit Approach.” </w:t>
      </w:r>
      <w:r w:rsidRPr="002354DF">
        <w:rPr>
          <w:i/>
          <w:iCs/>
          <w:lang w:val="en-GB"/>
        </w:rPr>
        <w:t>International Economic Review</w:t>
      </w:r>
      <w:r w:rsidRPr="002354DF">
        <w:rPr>
          <w:lang w:val="en-GB"/>
        </w:rPr>
        <w:t xml:space="preserve"> 17 (1): 204–12. https://doi.org/10.2307/2526075.</w:t>
      </w:r>
    </w:p>
    <w:p w14:paraId="6E194AD3" w14:textId="77777777" w:rsidR="002354DF" w:rsidRPr="002354DF" w:rsidRDefault="002354DF" w:rsidP="002354DF">
      <w:pPr>
        <w:pStyle w:val="Bibliography"/>
        <w:rPr>
          <w:lang w:val="en-GB"/>
        </w:rPr>
      </w:pPr>
      <w:proofErr w:type="spellStart"/>
      <w:r w:rsidRPr="002354DF">
        <w:rPr>
          <w:lang w:val="en-GB"/>
        </w:rPr>
        <w:t>Trapeznikova</w:t>
      </w:r>
      <w:proofErr w:type="spellEnd"/>
      <w:r w:rsidRPr="002354DF">
        <w:rPr>
          <w:lang w:val="en-GB"/>
        </w:rPr>
        <w:t xml:space="preserve">, </w:t>
      </w:r>
      <w:proofErr w:type="spellStart"/>
      <w:r w:rsidRPr="002354DF">
        <w:rPr>
          <w:lang w:val="en-GB"/>
        </w:rPr>
        <w:t>Ija</w:t>
      </w:r>
      <w:proofErr w:type="spellEnd"/>
      <w:r w:rsidRPr="002354DF">
        <w:rPr>
          <w:lang w:val="en-GB"/>
        </w:rPr>
        <w:t xml:space="preserve">. 2019. “Measuring Income Inequality.” </w:t>
      </w:r>
      <w:r w:rsidRPr="002354DF">
        <w:rPr>
          <w:i/>
          <w:iCs/>
          <w:lang w:val="en-GB"/>
        </w:rPr>
        <w:t>IZA World of Labor</w:t>
      </w:r>
      <w:r w:rsidRPr="002354DF">
        <w:rPr>
          <w:lang w:val="en-GB"/>
        </w:rPr>
        <w:t>, July. https://doi.org/10.15185/izawol.462.</w:t>
      </w:r>
    </w:p>
    <w:p w14:paraId="208FFA56" w14:textId="17383174" w:rsidR="000B0190" w:rsidRPr="00806E9C" w:rsidRDefault="00F57DF5" w:rsidP="00F57DF5">
      <w:pPr>
        <w:jc w:val="left"/>
        <w:rPr>
          <w:lang w:eastAsia="en-US"/>
        </w:rPr>
      </w:pPr>
      <w:r>
        <w:rPr>
          <w:lang w:eastAsia="en-US"/>
        </w:rPr>
        <w:fldChar w:fldCharType="end"/>
      </w:r>
    </w:p>
    <w:sectPr w:rsidR="000B0190" w:rsidRPr="00806E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2"/>
  </w:num>
  <w:num w:numId="2" w16cid:durableId="910119006">
    <w:abstractNumId w:val="1"/>
  </w:num>
  <w:num w:numId="3" w16cid:durableId="242030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65A06"/>
    <w:rsid w:val="00081D97"/>
    <w:rsid w:val="00082EAC"/>
    <w:rsid w:val="00083B58"/>
    <w:rsid w:val="000B0190"/>
    <w:rsid w:val="001144E9"/>
    <w:rsid w:val="0014366A"/>
    <w:rsid w:val="00167F48"/>
    <w:rsid w:val="00187C0F"/>
    <w:rsid w:val="00190178"/>
    <w:rsid w:val="001B1B74"/>
    <w:rsid w:val="001B4C76"/>
    <w:rsid w:val="001D0D0A"/>
    <w:rsid w:val="001E3058"/>
    <w:rsid w:val="002354DF"/>
    <w:rsid w:val="00313730"/>
    <w:rsid w:val="003323CA"/>
    <w:rsid w:val="003C6B4C"/>
    <w:rsid w:val="003D199C"/>
    <w:rsid w:val="003D3CA8"/>
    <w:rsid w:val="00426B33"/>
    <w:rsid w:val="004701C9"/>
    <w:rsid w:val="004B6718"/>
    <w:rsid w:val="004F1E06"/>
    <w:rsid w:val="00523E2A"/>
    <w:rsid w:val="0052667B"/>
    <w:rsid w:val="005F7728"/>
    <w:rsid w:val="00611974"/>
    <w:rsid w:val="006210BE"/>
    <w:rsid w:val="00621658"/>
    <w:rsid w:val="00643F01"/>
    <w:rsid w:val="006862CE"/>
    <w:rsid w:val="006A2909"/>
    <w:rsid w:val="006C0947"/>
    <w:rsid w:val="006D51F4"/>
    <w:rsid w:val="007A2728"/>
    <w:rsid w:val="007C0842"/>
    <w:rsid w:val="00802FA8"/>
    <w:rsid w:val="00806E9C"/>
    <w:rsid w:val="00826913"/>
    <w:rsid w:val="008704E2"/>
    <w:rsid w:val="008C1946"/>
    <w:rsid w:val="00954D4E"/>
    <w:rsid w:val="009D1035"/>
    <w:rsid w:val="009D4F26"/>
    <w:rsid w:val="00A0007C"/>
    <w:rsid w:val="00A374CB"/>
    <w:rsid w:val="00A43213"/>
    <w:rsid w:val="00A5231F"/>
    <w:rsid w:val="00A97352"/>
    <w:rsid w:val="00B30794"/>
    <w:rsid w:val="00B32E0A"/>
    <w:rsid w:val="00BC3DC1"/>
    <w:rsid w:val="00C16360"/>
    <w:rsid w:val="00C26604"/>
    <w:rsid w:val="00C6756E"/>
    <w:rsid w:val="00C72F12"/>
    <w:rsid w:val="00C76C36"/>
    <w:rsid w:val="00C80E20"/>
    <w:rsid w:val="00CF20AB"/>
    <w:rsid w:val="00D305C0"/>
    <w:rsid w:val="00D620F3"/>
    <w:rsid w:val="00E23279"/>
    <w:rsid w:val="00E75B79"/>
    <w:rsid w:val="00F003D2"/>
    <w:rsid w:val="00F57DF5"/>
    <w:rsid w:val="00F73358"/>
    <w:rsid w:val="00F84784"/>
    <w:rsid w:val="00FA7BE7"/>
    <w:rsid w:val="00FD747B"/>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47B"/>
    <w:pPr>
      <w:spacing w:after="0" w:line="240" w:lineRule="auto"/>
      <w:jc w:val="both"/>
    </w:pPr>
    <w:rPr>
      <w:rFonts w:ascii="Times New Roman" w:eastAsia="Times New Roman" w:hAnsi="Times New Roman" w:cs="Times New Roman"/>
      <w:kern w:val="0"/>
      <w:shd w:val="clear" w:color="auto" w:fill="FFFFFF"/>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51</TotalTime>
  <Pages>13</Pages>
  <Words>7078</Words>
  <Characters>43886</Characters>
  <Application>Microsoft Office Word</Application>
  <DocSecurity>0</DocSecurity>
  <Lines>685</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42</cp:revision>
  <dcterms:created xsi:type="dcterms:W3CDTF">2024-04-02T08:17:00Z</dcterms:created>
  <dcterms:modified xsi:type="dcterms:W3CDTF">2024-04-10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y9TNwUr"/&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